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7D01BF28"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Konsep Pemrograman adalah hal yang selalu di ajarkan ketika mempelajari hal – hal yang berkaitan dengan dunia teknologi informasi dan sistem informasi, baik melalui pendidikan secara formal maupun nonformal, hal ini tentu saja hal yang lumrah mengingat konsep pemrograman adalah dasar untuk mempelajari bahasa apapun.</w:t>
      </w:r>
    </w:p>
    <w:p w14:paraId="470F6B40"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Dalam mempelajari suatu bahasa pemrograman, selain mempelajari konsepnya juga perlu mempelajari dasar – dasar fundamental dari bahasa pemrograman tersebut, biasanya bagian ini hanyalah perpanjangan dari konsep pemrograman yaitu membahas bagaimana konsep tersebut di terapkan dalam bahasa pemrograman yang sedang di pelajari.</w:t>
      </w:r>
    </w:p>
    <w:p w14:paraId="35924AB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Seiring dengan perkembangan teknologi, banyak bahasa pemrograman bermunculan sesuai dengan makin dibutuhkannya suatu bidang IT, namun hal ini malah menyebabkan “Demand” akan programmer yang terlalu tinggi di banding jumlah programmer yang tersedia.</w:t>
      </w:r>
    </w:p>
    <w:p w14:paraId="48485D57"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 Pada tahun 2020 di ajang BAPAREKRAF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5E1E96F9"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Penyebab dari lulusan yang bekerja tidak sesuai dengan bidang yang di pelajari di masa kuliah terutama yang mengambil jurusan yang berkaitan dengan informasi dan teknologi bisa dari berbagai macam faktor,contohnya tidak percaya diri dengan skill yang telah di pelajari semasa perkuliahan.</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14245FE9"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Namun keberagaman metode tersebut tidak menjamin kesuksesan pengguna E – Learning tersebut dikarenakan pada akhirnya ketika sebuah sistem E – Learning telah di desain sedemikian rupa itu tidak ada artinya ketika si pengguna malah tidak mempraktekan ilmu yang telah di pelajarinya.</w:t>
      </w:r>
    </w:p>
    <w:p w14:paraId="52802D08" w14:textId="58FBBC55"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Hal ini berlaku Bagi semua jenis E – Learning yang memanfaatkan media Bacaan atau Modul, Presentasi maupun dalam bentuk Video, ketika materi disajikan dalam bentuk tersebut tidak jarang yang terjadi adalah pengguna malah masuk ke mode </w:t>
      </w:r>
      <w:r w:rsidRPr="002F1121">
        <w:rPr>
          <w:rFonts w:ascii="Times New Roman" w:hAnsi="Times New Roman" w:cs="Times New Roman"/>
          <w:bCs/>
          <w:i/>
          <w:iCs/>
          <w:noProof/>
          <w:color w:val="000000" w:themeColor="text1"/>
          <w:sz w:val="24"/>
          <w:szCs w:val="24"/>
        </w:rPr>
        <w:t>Passive Learning</w:t>
      </w:r>
      <w:r w:rsidRPr="002F1121">
        <w:rPr>
          <w:rFonts w:ascii="Times New Roman" w:hAnsi="Times New Roman" w:cs="Times New Roman"/>
          <w:bCs/>
          <w:noProof/>
          <w:color w:val="000000" w:themeColor="text1"/>
          <w:sz w:val="24"/>
          <w:szCs w:val="24"/>
        </w:rPr>
        <w:t>.</w:t>
      </w:r>
    </w:p>
    <w:p w14:paraId="4C74DF45" w14:textId="298EDC18"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 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77777777"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 xml:space="preserve">Hal ini juga berlaku kepada gamer E - Sports, karena game pada dasarnya juga memerlukan kemampuan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lastRenderedPageBreak/>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39858E0"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Kalau tidak di praktekkan, </w:t>
      </w:r>
      <w:r w:rsidR="004D64E9">
        <w:rPr>
          <w:rFonts w:ascii="Times New Roman" w:hAnsi="Times New Roman" w:cs="Times New Roman"/>
          <w:bCs/>
          <w:noProof/>
          <w:color w:val="000000" w:themeColor="text1"/>
          <w:sz w:val="24"/>
          <w:szCs w:val="24"/>
          <w:lang w:val="en-US"/>
        </w:rPr>
        <w:t>batas pemahaman dari ilmu yang di 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e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FE2F0D4"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Sistem informasi ini di harapkan dapat meningkatkan kemampuan memahami materi kursus yang di sajikan dalam sebuah Sistem E – Learning dan menyajikan suatu cara menyampaikan materi yang mudah di pahami bagi pengguna sistem.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State Based Code Editor</w:t>
      </w:r>
      <w:r w:rsidRPr="00B57DF3">
        <w:rPr>
          <w:rFonts w:ascii="Times New Roman" w:hAnsi="Times New Roman" w:cs="Times New Roman"/>
          <w:noProof/>
          <w:sz w:val="24"/>
          <w:szCs w:val="24"/>
        </w:rPr>
        <w:t>.</w:t>
      </w:r>
    </w:p>
    <w:p w14:paraId="4ED14F94"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lastRenderedPageBreak/>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yang dapat terintegrasi dengan Sistem 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Sistem ini diuji cobakan pada user yang mendaftar pada sistem E - Learning.</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38FD3797" w14:textId="77777777" w:rsidR="00B05FE3" w:rsidRPr="00B05FE3" w:rsidRDefault="00B05FE3" w:rsidP="00B47C65">
      <w:pPr>
        <w:pStyle w:val="ListParagraph"/>
        <w:spacing w:line="360" w:lineRule="auto"/>
        <w:ind w:left="540" w:firstLine="360"/>
        <w:jc w:val="both"/>
        <w:rPr>
          <w:rFonts w:ascii="Times New Roman" w:hAnsi="Times New Roman" w:cs="Times New Roman"/>
          <w:b/>
          <w:sz w:val="24"/>
          <w:szCs w:val="24"/>
        </w:rPr>
      </w:pPr>
      <w:r w:rsidRPr="00B05FE3">
        <w:rPr>
          <w:rFonts w:ascii="Times New Roman" w:hAnsi="Times New Roman" w:cs="Times New Roman"/>
          <w:noProof/>
          <w:color w:val="000000" w:themeColor="text1"/>
          <w:sz w:val="24"/>
          <w:szCs w:val="24"/>
        </w:rPr>
        <w:t xml:space="preserve">Tujuan penelitian yang ingin dicapai dalam penelitian ini adalah merancang dan membangun sistem e - learning yang terintegrasi dengan </w:t>
      </w:r>
      <w:r w:rsidRPr="00B05FE3">
        <w:rPr>
          <w:rFonts w:ascii="Times New Roman" w:hAnsi="Times New Roman" w:cs="Times New Roman"/>
          <w:i/>
          <w:iCs/>
          <w:noProof/>
          <w:color w:val="000000" w:themeColor="text1"/>
          <w:sz w:val="24"/>
          <w:szCs w:val="24"/>
        </w:rPr>
        <w:t>state based code editor</w:t>
      </w:r>
      <w:r w:rsidRPr="00B05FE3">
        <w:rPr>
          <w:rFonts w:ascii="Times New Roman" w:hAnsi="Times New Roman" w:cs="Times New Roman"/>
          <w:noProof/>
          <w:sz w:val="24"/>
          <w:szCs w:val="24"/>
        </w:rPr>
        <w: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77777777"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ekkan materi yang sedang di 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ekkan materi yang telah di 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lastRenderedPageBreak/>
        <w:t>Passive Learning</w:t>
      </w:r>
    </w:p>
    <w:p w14:paraId="6B15DA16" w14:textId="77777777"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e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7B565E21" w14:textId="3B661425" w:rsidR="008D153F" w:rsidRPr="00AD2FA2" w:rsidRDefault="008D153F" w:rsidP="004C7BC9">
      <w:pPr>
        <w:jc w:val="both"/>
        <w:rPr>
          <w:rFonts w:ascii="Times New Roman" w:hAnsi="Times New Roman" w:cs="Times New Roman"/>
          <w:noProof/>
          <w:sz w:val="24"/>
          <w:szCs w:val="24"/>
          <w:lang w:val="id-ID"/>
        </w:rPr>
      </w:pPr>
    </w:p>
    <w:p w14:paraId="561FA888" w14:textId="77777777" w:rsidR="008D153F" w:rsidRPr="00AD2FA2" w:rsidRDefault="008D153F" w:rsidP="004C7BC9">
      <w:pPr>
        <w:jc w:val="both"/>
        <w:rPr>
          <w:rFonts w:ascii="Times New Roman" w:hAnsi="Times New Roman" w:cs="Times New Roman"/>
          <w:noProof/>
          <w:sz w:val="24"/>
          <w:szCs w:val="24"/>
          <w:lang w:val="id-ID"/>
        </w:rPr>
      </w:pPr>
    </w:p>
    <w:p w14:paraId="04250F0A" w14:textId="1900ECB4" w:rsidR="00CE757B" w:rsidRDefault="001A79C2" w:rsidP="00B47C65">
      <w:pPr>
        <w:pStyle w:val="Heading3"/>
        <w:numPr>
          <w:ilvl w:val="1"/>
          <w:numId w:val="11"/>
        </w:numPr>
        <w:spacing w:before="0" w:line="360" w:lineRule="auto"/>
        <w:ind w:left="426" w:hanging="426"/>
        <w:rPr>
          <w:rFonts w:cs="Times New Roman"/>
          <w:noProof/>
          <w:color w:val="000000" w:themeColor="text1"/>
        </w:rPr>
      </w:pPr>
      <w:r>
        <w:rPr>
          <w:rFonts w:cs="Times New Roman"/>
          <w:noProof/>
          <w:color w:val="000000" w:themeColor="text1"/>
        </w:rPr>
        <w:lastRenderedPageBreak/>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lastRenderedPageBreak/>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3CBFA484" w:rsidR="00EC7747" w:rsidRP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untuk</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lihat</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pakah</w:t>
      </w:r>
      <w:proofErr w:type="spellEnd"/>
      <w:r w:rsidRPr="00EC7747">
        <w:rPr>
          <w:rFonts w:ascii="Times New Roman" w:hAnsi="Times New Roman" w:cs="Times New Roman"/>
          <w:sz w:val="24"/>
          <w:szCs w:val="24"/>
          <w:lang w:val="en-US"/>
        </w:rPr>
        <w:t xml:space="preserve"> program </w:t>
      </w:r>
      <w:proofErr w:type="spellStart"/>
      <w:r w:rsidRPr="00EC7747">
        <w:rPr>
          <w:rFonts w:ascii="Times New Roman" w:hAnsi="Times New Roman" w:cs="Times New Roman"/>
          <w:sz w:val="24"/>
          <w:szCs w:val="24"/>
          <w:lang w:val="en-US"/>
        </w:rPr>
        <w:t>sudah</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rjal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ebagaiman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stiny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ata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belu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Penguji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sistem</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ilaku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eng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nggunakan</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dua</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yaitu</w:t>
      </w:r>
      <w:proofErr w:type="spellEnd"/>
      <w:r w:rsidRPr="00EC7747">
        <w:rPr>
          <w:rFonts w:ascii="Times New Roman" w:hAnsi="Times New Roman" w:cs="Times New Roman"/>
          <w:sz w:val="24"/>
          <w:szCs w:val="24"/>
          <w:lang w:val="en-US"/>
        </w:rPr>
        <w:t xml:space="preserve"> </w:t>
      </w:r>
      <w:proofErr w:type="spellStart"/>
      <w:r w:rsidRPr="00EC7747">
        <w:rPr>
          <w:rFonts w:ascii="Times New Roman" w:hAnsi="Times New Roman" w:cs="Times New Roman"/>
          <w:sz w:val="24"/>
          <w:szCs w:val="24"/>
          <w:lang w:val="en-US"/>
        </w:rPr>
        <w:t>metode</w:t>
      </w:r>
      <w:proofErr w:type="spellEnd"/>
      <w:r w:rsidRPr="00EC7747">
        <w:rPr>
          <w:rFonts w:ascii="Times New Roman" w:hAnsi="Times New Roman" w:cs="Times New Roman"/>
          <w:sz w:val="24"/>
          <w:szCs w:val="24"/>
          <w:lang w:val="en-US"/>
        </w:rPr>
        <w:t xml:space="preserv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lastRenderedPageBreak/>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t>Viska Mutiawani, Juwita</w:t>
            </w:r>
          </w:p>
        </w:tc>
        <w:tc>
          <w:tcPr>
            <w:tcW w:w="1728"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12CDD279"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Nov</w:t>
            </w:r>
            <w:r w:rsidR="00CE757B" w:rsidRPr="0038508F">
              <w:rPr>
                <w:rFonts w:ascii="Times New Roman" w:hAnsi="Times New Roman" w:cs="Times New Roman"/>
                <w:noProof/>
                <w:lang w:val="id-ID"/>
              </w:rPr>
              <w:t xml:space="preserve"> 2020</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56B1FDDC"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Des</w:t>
            </w:r>
            <w:r w:rsidR="00CE757B" w:rsidRPr="0038508F">
              <w:rPr>
                <w:rFonts w:ascii="Times New Roman" w:hAnsi="Times New Roman" w:cs="Times New Roman"/>
                <w:noProof/>
                <w:lang w:val="id-ID"/>
              </w:rPr>
              <w:t xml:space="preserve"> 2020</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1CDD859D"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Jan</w:t>
            </w:r>
            <w:r w:rsidR="00CE757B" w:rsidRPr="0038508F">
              <w:rPr>
                <w:rFonts w:ascii="Times New Roman" w:hAnsi="Times New Roman" w:cs="Times New Roman"/>
                <w:noProof/>
                <w:lang w:val="id-ID"/>
              </w:rPr>
              <w:t xml:space="preserve"> 2020</w:t>
            </w:r>
          </w:p>
        </w:tc>
        <w:tc>
          <w:tcPr>
            <w:tcW w:w="709" w:type="dxa"/>
            <w:tcBorders>
              <w:top w:val="single" w:sz="8" w:space="0" w:color="000000"/>
              <w:bottom w:val="single" w:sz="8" w:space="0" w:color="000000"/>
              <w:right w:val="single" w:sz="8" w:space="0" w:color="000000"/>
            </w:tcBorders>
          </w:tcPr>
          <w:p w14:paraId="64670750" w14:textId="0A1A99B3"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Feb</w:t>
            </w:r>
            <w:r w:rsidR="00CE757B" w:rsidRPr="0038508F">
              <w:rPr>
                <w:rFonts w:ascii="Times New Roman" w:hAnsi="Times New Roman" w:cs="Times New Roman"/>
                <w:noProof/>
                <w:lang w:val="id-ID"/>
              </w:rPr>
              <w:t xml:space="preserve"> 2020</w:t>
            </w:r>
          </w:p>
        </w:tc>
        <w:tc>
          <w:tcPr>
            <w:tcW w:w="850" w:type="dxa"/>
            <w:tcBorders>
              <w:top w:val="single" w:sz="8" w:space="0" w:color="000000"/>
              <w:bottom w:val="single" w:sz="8" w:space="0" w:color="000000"/>
              <w:right w:val="single" w:sz="8" w:space="0" w:color="000000"/>
            </w:tcBorders>
          </w:tcPr>
          <w:p w14:paraId="5F907F59" w14:textId="70A6002D" w:rsidR="00CE757B" w:rsidRPr="0038508F" w:rsidRDefault="00CE757B" w:rsidP="00B47C65">
            <w:pPr>
              <w:spacing w:line="360" w:lineRule="auto"/>
              <w:jc w:val="center"/>
              <w:rPr>
                <w:rFonts w:ascii="Times New Roman" w:hAnsi="Times New Roman" w:cs="Times New Roman"/>
                <w:noProof/>
                <w:lang w:val="id-ID"/>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0</w:t>
            </w:r>
          </w:p>
        </w:tc>
        <w:tc>
          <w:tcPr>
            <w:tcW w:w="709" w:type="dxa"/>
            <w:tcBorders>
              <w:top w:val="single" w:sz="8" w:space="0" w:color="000000"/>
              <w:bottom w:val="single" w:sz="8" w:space="0" w:color="000000"/>
              <w:right w:val="single" w:sz="8" w:space="0" w:color="000000"/>
            </w:tcBorders>
          </w:tcPr>
          <w:p w14:paraId="457259C4" w14:textId="7D190BB1" w:rsidR="00CE757B" w:rsidRPr="0038508F" w:rsidRDefault="00BE7EE4" w:rsidP="00B47C65">
            <w:pPr>
              <w:spacing w:line="360" w:lineRule="auto"/>
              <w:jc w:val="center"/>
              <w:rPr>
                <w:rFonts w:ascii="Times New Roman" w:hAnsi="Times New Roman" w:cs="Times New Roman"/>
                <w:noProof/>
                <w:lang w:val="id-ID"/>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0</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9F51FB" w14:textId="77777777" w:rsidR="00EE773B" w:rsidRDefault="00EE773B" w:rsidP="00725057">
      <w:pPr>
        <w:spacing w:after="0" w:line="240" w:lineRule="auto"/>
      </w:pPr>
      <w:r>
        <w:separator/>
      </w:r>
    </w:p>
  </w:endnote>
  <w:endnote w:type="continuationSeparator" w:id="0">
    <w:p w14:paraId="5493E206" w14:textId="77777777" w:rsidR="00EE773B" w:rsidRDefault="00EE773B"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BF34FF" w14:textId="77777777" w:rsidR="00EE773B" w:rsidRDefault="00EE773B" w:rsidP="00725057">
      <w:pPr>
        <w:spacing w:after="0" w:line="240" w:lineRule="auto"/>
      </w:pPr>
      <w:r>
        <w:separator/>
      </w:r>
    </w:p>
  </w:footnote>
  <w:footnote w:type="continuationSeparator" w:id="0">
    <w:p w14:paraId="578FBDFE" w14:textId="77777777" w:rsidR="00EE773B" w:rsidRDefault="00EE773B"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1"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3"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4"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7"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8"/>
  </w:num>
  <w:num w:numId="2">
    <w:abstractNumId w:val="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6"/>
  </w:num>
  <w:num w:numId="6">
    <w:abstractNumId w:val="4"/>
  </w:num>
  <w:num w:numId="7">
    <w:abstractNumId w:val="2"/>
  </w:num>
  <w:num w:numId="8">
    <w:abstractNumId w:val="14"/>
  </w:num>
  <w:num w:numId="9">
    <w:abstractNumId w:val="11"/>
  </w:num>
  <w:num w:numId="10">
    <w:abstractNumId w:val="0"/>
  </w:num>
  <w:num w:numId="11">
    <w:abstractNumId w:val="15"/>
  </w:num>
  <w:num w:numId="12">
    <w:abstractNumId w:val="17"/>
  </w:num>
  <w:num w:numId="13">
    <w:abstractNumId w:val="3"/>
  </w:num>
  <w:num w:numId="14">
    <w:abstractNumId w:val="7"/>
  </w:num>
  <w:num w:numId="15">
    <w:abstractNumId w:val="12"/>
  </w:num>
  <w:num w:numId="16">
    <w:abstractNumId w:val="16"/>
  </w:num>
  <w:num w:numId="17">
    <w:abstractNumId w:val="10"/>
  </w:num>
  <w:num w:numId="18">
    <w:abstractNumId w:val="1"/>
  </w:num>
  <w:num w:numId="19">
    <w:abstractNumId w:val="5"/>
  </w:num>
  <w:num w:numId="20">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2402"/>
    <w:rsid w:val="00066CDE"/>
    <w:rsid w:val="0007013C"/>
    <w:rsid w:val="000744A1"/>
    <w:rsid w:val="00087BA9"/>
    <w:rsid w:val="00097535"/>
    <w:rsid w:val="000A3548"/>
    <w:rsid w:val="000A3D56"/>
    <w:rsid w:val="000A766A"/>
    <w:rsid w:val="000C0CE3"/>
    <w:rsid w:val="000C5E1B"/>
    <w:rsid w:val="000D0DF5"/>
    <w:rsid w:val="000D1D9C"/>
    <w:rsid w:val="000D438D"/>
    <w:rsid w:val="000F6699"/>
    <w:rsid w:val="001149C0"/>
    <w:rsid w:val="00120207"/>
    <w:rsid w:val="00130B6B"/>
    <w:rsid w:val="00133893"/>
    <w:rsid w:val="0014395E"/>
    <w:rsid w:val="00160E02"/>
    <w:rsid w:val="00164052"/>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5AF4"/>
    <w:rsid w:val="003E634D"/>
    <w:rsid w:val="004012A3"/>
    <w:rsid w:val="00401F9B"/>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7F08"/>
    <w:rsid w:val="006F531E"/>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43B5"/>
    <w:rsid w:val="007778C4"/>
    <w:rsid w:val="00785F8A"/>
    <w:rsid w:val="007911A1"/>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65A1"/>
    <w:rsid w:val="008C00A8"/>
    <w:rsid w:val="008C362E"/>
    <w:rsid w:val="008C463A"/>
    <w:rsid w:val="008D153F"/>
    <w:rsid w:val="008D6B0A"/>
    <w:rsid w:val="008D724D"/>
    <w:rsid w:val="008D7A65"/>
    <w:rsid w:val="008E02F4"/>
    <w:rsid w:val="008E4982"/>
    <w:rsid w:val="008F0138"/>
    <w:rsid w:val="008F2600"/>
    <w:rsid w:val="009006B0"/>
    <w:rsid w:val="00903FE0"/>
    <w:rsid w:val="00907A8F"/>
    <w:rsid w:val="0092511E"/>
    <w:rsid w:val="0094072C"/>
    <w:rsid w:val="00941A91"/>
    <w:rsid w:val="009441F9"/>
    <w:rsid w:val="0094434D"/>
    <w:rsid w:val="0095231D"/>
    <w:rsid w:val="00957FE7"/>
    <w:rsid w:val="009742F3"/>
    <w:rsid w:val="0098377A"/>
    <w:rsid w:val="00985369"/>
    <w:rsid w:val="0098562A"/>
    <w:rsid w:val="0098634C"/>
    <w:rsid w:val="00997964"/>
    <w:rsid w:val="009A05B8"/>
    <w:rsid w:val="009A2600"/>
    <w:rsid w:val="009A2775"/>
    <w:rsid w:val="009A3B11"/>
    <w:rsid w:val="009A729A"/>
    <w:rsid w:val="009B3C06"/>
    <w:rsid w:val="009C16D7"/>
    <w:rsid w:val="009D46FF"/>
    <w:rsid w:val="009E794C"/>
    <w:rsid w:val="009F1A26"/>
    <w:rsid w:val="00A10328"/>
    <w:rsid w:val="00A1256E"/>
    <w:rsid w:val="00A1462E"/>
    <w:rsid w:val="00A20D6B"/>
    <w:rsid w:val="00A43B86"/>
    <w:rsid w:val="00A4423F"/>
    <w:rsid w:val="00A66ACB"/>
    <w:rsid w:val="00A72388"/>
    <w:rsid w:val="00A749A9"/>
    <w:rsid w:val="00A7551E"/>
    <w:rsid w:val="00A76C12"/>
    <w:rsid w:val="00A850D5"/>
    <w:rsid w:val="00A85D39"/>
    <w:rsid w:val="00A85FDE"/>
    <w:rsid w:val="00A86F77"/>
    <w:rsid w:val="00A94C09"/>
    <w:rsid w:val="00A95F8A"/>
    <w:rsid w:val="00A96E39"/>
    <w:rsid w:val="00A97FAF"/>
    <w:rsid w:val="00AA162D"/>
    <w:rsid w:val="00AA4B93"/>
    <w:rsid w:val="00AB18A1"/>
    <w:rsid w:val="00AC08AA"/>
    <w:rsid w:val="00AD1396"/>
    <w:rsid w:val="00AD2FA2"/>
    <w:rsid w:val="00AD4350"/>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1C93"/>
    <w:rsid w:val="00B909CA"/>
    <w:rsid w:val="00BA222C"/>
    <w:rsid w:val="00BA4ED1"/>
    <w:rsid w:val="00BB0C4D"/>
    <w:rsid w:val="00BB29C9"/>
    <w:rsid w:val="00BB2D68"/>
    <w:rsid w:val="00BC170D"/>
    <w:rsid w:val="00BD4A8E"/>
    <w:rsid w:val="00BD6E9A"/>
    <w:rsid w:val="00BD7060"/>
    <w:rsid w:val="00BE1880"/>
    <w:rsid w:val="00BE5345"/>
    <w:rsid w:val="00BE7EE4"/>
    <w:rsid w:val="00BF0BBF"/>
    <w:rsid w:val="00BF2A37"/>
    <w:rsid w:val="00BF30E3"/>
    <w:rsid w:val="00C04EFA"/>
    <w:rsid w:val="00C23CA1"/>
    <w:rsid w:val="00C26011"/>
    <w:rsid w:val="00C273CB"/>
    <w:rsid w:val="00C347B1"/>
    <w:rsid w:val="00C35AB4"/>
    <w:rsid w:val="00C44BCA"/>
    <w:rsid w:val="00C4591C"/>
    <w:rsid w:val="00C54C73"/>
    <w:rsid w:val="00C64D1F"/>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B1D"/>
    <w:rsid w:val="00E1668F"/>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741B"/>
    <w:rsid w:val="00F7694B"/>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7</TotalTime>
  <Pages>15</Pages>
  <Words>3062</Words>
  <Characters>17459</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193</cp:revision>
  <cp:lastPrinted>2021-01-26T14:38:00Z</cp:lastPrinted>
  <dcterms:created xsi:type="dcterms:W3CDTF">2021-01-21T10:01:00Z</dcterms:created>
  <dcterms:modified xsi:type="dcterms:W3CDTF">2021-12-21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